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E52C2E"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E52C2E"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E52C2E"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E52C2E"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615BE6"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rsidR="00FE05F8" w:rsidRDefault="00FE05F8" w:rsidP="00615BE6">
      <w:pPr>
        <w:pStyle w:val="FigCaption"/>
        <w:spacing w:before="0"/>
      </w:pP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w:t>
      </w:r>
      <w:r w:rsidR="008D6FA6">
        <w:rPr>
          <w:rFonts w:cs="Times New Roman"/>
        </w:rPr>
        <w:lastRenderedPageBreak/>
        <w:t xml:space="preserve">hyperplanes to divide features into various spaces. The 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CA2988" w:rsidRPr="003C4EA9" w:rsidRDefault="00CA2988" w:rsidP="003C4EA9">
      <w:pPr>
        <w:pStyle w:val="PARAIndent"/>
        <w:rPr>
          <w:rFonts w:cs="Times New Roman"/>
        </w:rPr>
      </w:pPr>
    </w:p>
    <w:p w:rsidR="008D6FA6" w:rsidRPr="00AA236B" w:rsidRDefault="008D6FA6"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rsidR="008D6FA6" w:rsidRDefault="008D6FA6" w:rsidP="00AA236B">
      <w:pPr>
        <w:pStyle w:val="FigCaption"/>
        <w:spacing w:before="0"/>
      </w:pPr>
      <w:r>
        <w:t>Properties of Machine Learning Models</w:t>
      </w:r>
    </w:p>
    <w:p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615BE6"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p>
    <w:p w:rsidR="00376772" w:rsidRDefault="00376772" w:rsidP="00615BE6">
      <w:pPr>
        <w:pStyle w:val="FigCaption"/>
        <w:spacing w:before="0"/>
      </w:pP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lastRenderedPageBreak/>
        <w:t>The whole dataset has booking record of 370 consecutive days with ROHs on 12 DBAs and the DOW of the arrival date. 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020D8E" w:rsidRDefault="00A75C80" w:rsidP="003C3D65">
      <w:pPr>
        <w:pStyle w:val="PARAIndent"/>
      </w:pPr>
      <w:r>
        <w:t>To better understand the compatibility of various models,</w:t>
      </w:r>
      <w:r w:rsidR="0033044A">
        <w:t xml:space="preserve"> we bring up four assumptions (H1: H4) which will be tested in</w:t>
      </w:r>
      <w:r>
        <w:t xml:space="preserve">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w:t>
      </w:r>
      <w:r w:rsidR="003E776E">
        <w:t>:</w:t>
      </w:r>
    </w:p>
    <w:p w:rsidR="003E776E" w:rsidRDefault="003E776E" w:rsidP="003C3D65">
      <w:pPr>
        <w:pStyle w:val="PARAIndent"/>
      </w:pPr>
    </w:p>
    <w:p w:rsidR="00020D8E" w:rsidRDefault="0049660D"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rsidR="00020D8E" w:rsidRDefault="008C3452"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rsidR="003E776E" w:rsidRDefault="003E776E" w:rsidP="003E776E">
      <w:pPr>
        <w:pStyle w:val="PARAIndent"/>
      </w:pPr>
    </w:p>
    <w:p w:rsidR="00460A89" w:rsidRPr="00460A89" w:rsidRDefault="003C3D65" w:rsidP="003C3D65">
      <w:pPr>
        <w:pStyle w:val="PARAIndent"/>
      </w:pPr>
      <w:r>
        <w:t xml:space="preserve">Th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33044A"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 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w:t>
      </w:r>
      <w:r>
        <w:t xml:space="preserve">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675E82" w:rsidRDefault="00460A89" w:rsidP="00A834F1">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lastRenderedPageBreak/>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w:t>
      </w:r>
      <w:r w:rsidR="00D667B1">
        <w:t xml:space="preserve">demand, more tuning actions are needed in the pricing stage. MAE and MAPE are common metric to measure the prediction accuracy of models. By using absolute values, the metrics </w:t>
      </w:r>
    </w:p>
    <w:p w:rsidR="003C287C" w:rsidRDefault="003C287C" w:rsidP="00A834F1">
      <w:pPr>
        <w:pStyle w:val="PARAIndent"/>
        <w:sectPr w:rsidR="003C287C" w:rsidSect="00422716">
          <w:footerReference w:type="default" r:id="rId13"/>
          <w:type w:val="continuous"/>
          <w:pgSz w:w="11520" w:h="15660" w:code="1"/>
          <w:pgMar w:top="1300" w:right="740" w:bottom="1040" w:left="740" w:header="360" w:footer="640" w:gutter="0"/>
          <w:cols w:num="2" w:space="400"/>
          <w:docGrid w:linePitch="360"/>
        </w:sectPr>
      </w:pPr>
    </w:p>
    <w:p w:rsidR="009F676F" w:rsidRDefault="00F17FA4" w:rsidP="00D909D1">
      <w:pPr>
        <w:pStyle w:val="PARAIndent"/>
        <w:spacing w:after="120"/>
        <w:ind w:firstLine="202"/>
      </w:pPr>
      <w:r>
        <w:t xml:space="preserve">To test H1, only </w:t>
      </w:r>
      <w:r w:rsidR="00040333">
        <w:t>the newest ROH and DOW information is used to build the model</w:t>
      </w:r>
      <w:r>
        <w:t>.</w:t>
      </w:r>
      <w:r w:rsidR="003C72D7">
        <w:t xml:space="preserve"> As the result indicates, most of the machine learning models tend to have lower biases (measured by ME and MPE</w:t>
      </w:r>
      <w:r w:rsidR="009A4F61">
        <w:t xml:space="preserve">). SVR, among all machine learning models, have a superior performance in accuracy (either MAE or </w:t>
      </w:r>
      <w:r w:rsidR="00186EFD">
        <w:t>MAPE)</w:t>
      </w:r>
      <w:r w:rsidR="00B6360C">
        <w:t xml:space="preserve"> and variance (measured in SDE)</w:t>
      </w:r>
      <w:r w:rsidR="00186EFD">
        <w:t xml:space="preserve">. However, machine learning models do take significantly </w:t>
      </w:r>
      <w:r w:rsidR="005771FB">
        <w:t xml:space="preserve">longer </w:t>
      </w:r>
      <w:r w:rsidR="0090638F">
        <w:t xml:space="preserve">modeling time. </w:t>
      </w:r>
      <w:r w:rsidR="00D63B34">
        <w:t>Similar results are confirmed in the robust test</w:t>
      </w:r>
      <w:r w:rsidR="00E52C2E">
        <w:t xml:space="preserve"> in </w:t>
      </w:r>
      <w:r w:rsidR="00E52C2E" w:rsidRPr="00E52C2E">
        <w:rPr>
          <w:highlight w:val="cyan"/>
        </w:rPr>
        <w:t>Table X</w:t>
      </w:r>
      <w:r w:rsidR="00D63B34" w:rsidRPr="00E52C2E">
        <w:rPr>
          <w:highlight w:val="cyan"/>
        </w:rPr>
        <w:t>.</w:t>
      </w:r>
      <w:r w:rsidR="009F676F">
        <w:t xml:space="preserve"> </w:t>
      </w:r>
    </w:p>
    <w:p w:rsidR="009F676F" w:rsidRDefault="009F676F" w:rsidP="00D909D1">
      <w:pPr>
        <w:pStyle w:val="PARAIndent"/>
        <w:spacing w:after="120"/>
        <w:ind w:firstLine="202"/>
      </w:pPr>
      <w:r>
        <w:t xml:space="preserve">To have a closer look, Multiplicative Pickup and Neural Network tend to under-estimate hotel demand, while all other models predict a higher demand. Except for Neural Network and K-NN, machine learning models tend to have MEs lower than 1 and MPEs lower than 0.13. In terms of accuracy, all models except multiplicative pickup and neural network have MAEs from 5 to 6, and MAPE from 0.2 to 0.3. In other words, when predicting future hotel arrivals, both pickup models and machine learning models tend to over-estimate the demand by around 5 rooms, among which the SVR model has the lowest error with 5.104. Similar results are presented in the robust test as well: SVR has the lowest MAE and SDE followed by Regression and Random Forest.  </w:t>
      </w:r>
    </w:p>
    <w:p w:rsidR="009F676F" w:rsidRDefault="009F676F" w:rsidP="00D909D1">
      <w:pPr>
        <w:pStyle w:val="PARAIndent"/>
        <w:spacing w:after="120"/>
        <w:ind w:firstLine="202"/>
      </w:pPr>
      <w:r>
        <w:t>Therefore, we can accept H1 stating that machine learning models, specifically SVR, has higher performances in either bias, accuracy, or variance.</w:t>
      </w:r>
    </w:p>
    <w:p w:rsidR="00D53701" w:rsidRDefault="00D53701" w:rsidP="00D53701">
      <w:pPr>
        <w:pStyle w:val="PARAIndent"/>
      </w:pPr>
    </w:p>
    <w:p w:rsidR="00D53701" w:rsidRDefault="00D53701" w:rsidP="00D53701">
      <w:pPr>
        <w:pStyle w:val="TableTitle"/>
      </w:pPr>
      <w:r>
        <w:t>TABLE X</w:t>
      </w:r>
    </w:p>
    <w:p w:rsidR="00D53701" w:rsidRDefault="00D53701" w:rsidP="00D53701">
      <w:pPr>
        <w:pStyle w:val="TableTitle"/>
      </w:pPr>
      <w:r>
        <w:t>Model Results</w:t>
      </w:r>
    </w:p>
    <w:p w:rsidR="00D53701" w:rsidRDefault="00D53701" w:rsidP="00D53701">
      <w:pPr>
        <w:rPr>
          <w:sz w:val="20"/>
          <w:szCs w:val="20"/>
        </w:rPr>
        <w:sectPr w:rsidR="00D53701"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07"/>
        <w:gridCol w:w="710"/>
        <w:gridCol w:w="656"/>
        <w:gridCol w:w="576"/>
        <w:gridCol w:w="630"/>
        <w:gridCol w:w="661"/>
        <w:gridCol w:w="763"/>
        <w:gridCol w:w="222"/>
        <w:gridCol w:w="710"/>
        <w:gridCol w:w="656"/>
        <w:gridCol w:w="576"/>
        <w:gridCol w:w="630"/>
        <w:gridCol w:w="661"/>
        <w:gridCol w:w="763"/>
      </w:tblGrid>
      <w:tr w:rsidR="00D53701" w:rsidRPr="00855FA7" w:rsidTr="00867702">
        <w:trPr>
          <w:trHeight w:val="288"/>
        </w:trPr>
        <w:tc>
          <w:tcPr>
            <w:tcW w:w="0" w:type="auto"/>
            <w:tcBorders>
              <w:top w:val="double" w:sz="4" w:space="0" w:color="auto"/>
              <w:left w:val="nil"/>
              <w:bottom w:val="nil"/>
              <w:right w:val="nil"/>
            </w:tcBorders>
            <w:shd w:val="clear" w:color="auto" w:fill="auto"/>
            <w:noWrap/>
            <w:vAlign w:val="bottom"/>
          </w:tcPr>
          <w:p w:rsidR="00D53701" w:rsidRPr="00855FA7" w:rsidRDefault="00D53701" w:rsidP="00867702">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rsidR="00D53701" w:rsidRPr="00855FA7" w:rsidRDefault="00D53701" w:rsidP="00867702">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rsidR="00D53701" w:rsidRDefault="00D53701" w:rsidP="00867702">
            <w:pPr>
              <w:jc w:val="center"/>
              <w:rPr>
                <w:color w:val="000000"/>
                <w:sz w:val="16"/>
                <w:szCs w:val="16"/>
              </w:rPr>
            </w:pPr>
          </w:p>
        </w:tc>
        <w:tc>
          <w:tcPr>
            <w:tcW w:w="0" w:type="auto"/>
            <w:gridSpan w:val="6"/>
            <w:tcBorders>
              <w:top w:val="double" w:sz="4" w:space="0" w:color="auto"/>
              <w:left w:val="nil"/>
              <w:bottom w:val="single" w:sz="4" w:space="0" w:color="auto"/>
            </w:tcBorders>
            <w:vAlign w:val="center"/>
          </w:tcPr>
          <w:p w:rsidR="00D53701" w:rsidRPr="00855FA7" w:rsidRDefault="00D53701" w:rsidP="00867702">
            <w:pPr>
              <w:jc w:val="center"/>
              <w:rPr>
                <w:color w:val="000000"/>
                <w:sz w:val="16"/>
                <w:szCs w:val="16"/>
              </w:rPr>
            </w:pPr>
            <w:r>
              <w:rPr>
                <w:color w:val="000000"/>
                <w:sz w:val="16"/>
                <w:szCs w:val="16"/>
              </w:rPr>
              <w:t>With the Whole Booking Curve</w:t>
            </w:r>
          </w:p>
        </w:tc>
      </w:tr>
      <w:tr w:rsidR="00D53701" w:rsidRPr="00855FA7" w:rsidTr="00867702">
        <w:trPr>
          <w:trHeight w:val="288"/>
        </w:trPr>
        <w:tc>
          <w:tcPr>
            <w:tcW w:w="0" w:type="auto"/>
            <w:tcBorders>
              <w:top w:val="nil"/>
              <w:left w:val="nil"/>
              <w:bottom w:val="nil"/>
              <w:right w:val="nil"/>
            </w:tcBorders>
            <w:shd w:val="clear" w:color="auto" w:fill="auto"/>
            <w:noWrap/>
            <w:vAlign w:val="bottom"/>
            <w:hideMark/>
          </w:tcPr>
          <w:p w:rsidR="00D53701" w:rsidRPr="00855FA7" w:rsidRDefault="00D53701" w:rsidP="00867702">
            <w:pPr>
              <w:rPr>
                <w:sz w:val="16"/>
                <w:szCs w:val="16"/>
              </w:rPr>
            </w:pP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Time (s)</w:t>
            </w:r>
          </w:p>
        </w:tc>
        <w:tc>
          <w:tcPr>
            <w:tcW w:w="0" w:type="auto"/>
            <w:tcBorders>
              <w:left w:val="nil"/>
              <w:bottom w:val="nil"/>
            </w:tcBorders>
          </w:tcPr>
          <w:p w:rsidR="00D53701" w:rsidRPr="00855FA7" w:rsidRDefault="00D53701" w:rsidP="00867702">
            <w:pPr>
              <w:jc w:val="center"/>
              <w:rPr>
                <w:color w:val="000000"/>
                <w:sz w:val="16"/>
                <w:szCs w:val="16"/>
              </w:rPr>
            </w:pPr>
          </w:p>
        </w:tc>
        <w:tc>
          <w:tcPr>
            <w:tcW w:w="0" w:type="auto"/>
            <w:tcBorders>
              <w:top w:val="single" w:sz="4" w:space="0" w:color="auto"/>
              <w:left w:val="nil"/>
              <w:bottom w:val="nil"/>
              <w:right w:val="nil"/>
            </w:tcBorders>
            <w:vAlign w:val="center"/>
          </w:tcPr>
          <w:p w:rsidR="00D53701" w:rsidRPr="00855FA7" w:rsidRDefault="00D53701" w:rsidP="00867702">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Time (s)</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Additive Pickup</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390</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30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5.37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673</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16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51</w:t>
            </w:r>
          </w:p>
        </w:tc>
        <w:tc>
          <w:tcPr>
            <w:tcW w:w="0" w:type="auto"/>
            <w:vAlign w:val="center"/>
          </w:tcPr>
          <w:p w:rsidR="00D53701" w:rsidRPr="007858CC" w:rsidRDefault="00D53701" w:rsidP="00867702">
            <w:pPr>
              <w:jc w:val="center"/>
              <w:rPr>
                <w:color w:val="000000"/>
                <w:sz w:val="16"/>
                <w:szCs w:val="16"/>
              </w:rPr>
            </w:pPr>
            <w:r w:rsidRPr="007858CC">
              <w:rPr>
                <w:color w:val="000000"/>
                <w:sz w:val="16"/>
                <w:szCs w:val="16"/>
              </w:rPr>
              <w:t>0.390</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Multiplicative Pickup</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383</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20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7.15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9.14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039</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32</w:t>
            </w:r>
          </w:p>
        </w:tc>
        <w:tc>
          <w:tcPr>
            <w:tcW w:w="0" w:type="auto"/>
            <w:vAlign w:val="center"/>
          </w:tcPr>
          <w:p w:rsidR="00D53701" w:rsidRPr="007858CC" w:rsidRDefault="00D53701" w:rsidP="00867702">
            <w:pPr>
              <w:jc w:val="center"/>
              <w:rPr>
                <w:color w:val="000000"/>
                <w:sz w:val="16"/>
                <w:szCs w:val="16"/>
              </w:rPr>
            </w:pPr>
            <w:r w:rsidRPr="007858CC">
              <w:rPr>
                <w:color w:val="000000"/>
                <w:sz w:val="16"/>
                <w:szCs w:val="16"/>
              </w:rPr>
              <w:t>0.383</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18</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06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5.26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546</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14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38</w:t>
            </w:r>
          </w:p>
        </w:tc>
        <w:tc>
          <w:tcPr>
            <w:tcW w:w="0" w:type="auto"/>
            <w:vAlign w:val="center"/>
          </w:tcPr>
          <w:p w:rsidR="00D53701" w:rsidRPr="007858CC" w:rsidRDefault="00D53701" w:rsidP="00867702">
            <w:pPr>
              <w:jc w:val="center"/>
              <w:rPr>
                <w:color w:val="000000"/>
                <w:sz w:val="16"/>
                <w:szCs w:val="16"/>
              </w:rPr>
            </w:pPr>
            <w:r w:rsidRPr="007858CC">
              <w:rPr>
                <w:color w:val="000000"/>
                <w:sz w:val="16"/>
                <w:szCs w:val="16"/>
              </w:rPr>
              <w:t>0.</w:t>
            </w:r>
            <w:r>
              <w:rPr>
                <w:color w:val="000000"/>
                <w:sz w:val="16"/>
                <w:szCs w:val="16"/>
              </w:rPr>
              <w:t>133</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77.073</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4.276</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14.55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8.11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397</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415</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146.707</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9.264</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850</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381</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7.830</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0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301</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19.904</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3.462</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1.285</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268</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7.769</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173</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86</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2.952</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341</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0.644</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5.613</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942</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100</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509</w:t>
            </w:r>
          </w:p>
        </w:tc>
      </w:tr>
      <w:tr w:rsidR="00D53701" w:rsidRPr="00855FA7" w:rsidTr="00867702">
        <w:trPr>
          <w:trHeight w:val="288"/>
        </w:trPr>
        <w:tc>
          <w:tcPr>
            <w:tcW w:w="0" w:type="auto"/>
            <w:tcBorders>
              <w:top w:val="nil"/>
              <w:left w:val="nil"/>
              <w:bottom w:val="nil"/>
              <w:right w:val="nil"/>
            </w:tcBorders>
            <w:shd w:val="clear" w:color="auto" w:fill="auto"/>
            <w:noWrap/>
            <w:vAlign w:val="center"/>
            <w:hideMark/>
          </w:tcPr>
          <w:p w:rsidR="00D53701" w:rsidRPr="00855FA7" w:rsidRDefault="00D53701" w:rsidP="00867702">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41.085</w:t>
            </w:r>
          </w:p>
        </w:tc>
        <w:tc>
          <w:tcPr>
            <w:tcW w:w="0" w:type="auto"/>
            <w:tcBorders>
              <w:top w:val="nil"/>
              <w:left w:val="nil"/>
              <w:bottom w:val="nil"/>
            </w:tcBorders>
          </w:tcPr>
          <w:p w:rsidR="00D53701" w:rsidRPr="00855FA7" w:rsidRDefault="00D53701" w:rsidP="00867702">
            <w:pPr>
              <w:jc w:val="right"/>
              <w:rPr>
                <w:color w:val="000000"/>
                <w:sz w:val="16"/>
                <w:szCs w:val="16"/>
              </w:rPr>
            </w:pPr>
          </w:p>
        </w:tc>
        <w:tc>
          <w:tcPr>
            <w:tcW w:w="0" w:type="auto"/>
            <w:tcBorders>
              <w:top w:val="nil"/>
              <w:left w:val="nil"/>
              <w:bottom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0.716</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5.380</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700</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098</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28</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312.845</w:t>
            </w:r>
          </w:p>
        </w:tc>
      </w:tr>
      <w:tr w:rsidR="00D53701" w:rsidRPr="00855FA7" w:rsidTr="00867702">
        <w:trPr>
          <w:trHeight w:val="288"/>
        </w:trPr>
        <w:tc>
          <w:tcPr>
            <w:tcW w:w="0" w:type="auto"/>
            <w:tcBorders>
              <w:top w:val="nil"/>
              <w:left w:val="nil"/>
              <w:right w:val="nil"/>
            </w:tcBorders>
            <w:shd w:val="clear" w:color="auto" w:fill="auto"/>
            <w:noWrap/>
            <w:vAlign w:val="center"/>
            <w:hideMark/>
          </w:tcPr>
          <w:p w:rsidR="00D53701" w:rsidRPr="00855FA7" w:rsidRDefault="00D53701" w:rsidP="00867702">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rsidR="00D53701" w:rsidRPr="007858CC" w:rsidRDefault="00D53701" w:rsidP="00867702">
            <w:pPr>
              <w:jc w:val="right"/>
              <w:rPr>
                <w:color w:val="000000"/>
                <w:sz w:val="16"/>
                <w:szCs w:val="16"/>
              </w:rPr>
            </w:pPr>
            <w:r w:rsidRPr="007858CC">
              <w:rPr>
                <w:color w:val="000000"/>
                <w:sz w:val="16"/>
                <w:szCs w:val="16"/>
              </w:rPr>
              <w:t>18.293</w:t>
            </w:r>
          </w:p>
        </w:tc>
        <w:tc>
          <w:tcPr>
            <w:tcW w:w="0" w:type="auto"/>
            <w:tcBorders>
              <w:top w:val="nil"/>
              <w:left w:val="nil"/>
            </w:tcBorders>
          </w:tcPr>
          <w:p w:rsidR="00D53701" w:rsidRPr="00855FA7" w:rsidRDefault="00D53701" w:rsidP="00867702">
            <w:pPr>
              <w:jc w:val="right"/>
              <w:rPr>
                <w:color w:val="000000"/>
                <w:sz w:val="16"/>
                <w:szCs w:val="16"/>
              </w:rPr>
            </w:pPr>
          </w:p>
        </w:tc>
        <w:tc>
          <w:tcPr>
            <w:tcW w:w="0" w:type="auto"/>
            <w:tcBorders>
              <w:top w:val="nil"/>
              <w:left w:val="nil"/>
              <w:right w:val="nil"/>
            </w:tcBorders>
            <w:vAlign w:val="center"/>
          </w:tcPr>
          <w:p w:rsidR="00D53701" w:rsidRPr="000623BB" w:rsidRDefault="00D53701" w:rsidP="00867702">
            <w:pPr>
              <w:jc w:val="center"/>
              <w:rPr>
                <w:color w:val="000000"/>
                <w:sz w:val="16"/>
                <w:szCs w:val="16"/>
              </w:rPr>
            </w:pPr>
            <w:r w:rsidRPr="000623BB">
              <w:rPr>
                <w:color w:val="000000"/>
                <w:sz w:val="16"/>
                <w:szCs w:val="16"/>
              </w:rPr>
              <w:t>0.703</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5.339</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6.721</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123</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0.231</w:t>
            </w:r>
          </w:p>
        </w:tc>
        <w:tc>
          <w:tcPr>
            <w:tcW w:w="0" w:type="auto"/>
            <w:vAlign w:val="center"/>
          </w:tcPr>
          <w:p w:rsidR="00D53701" w:rsidRPr="000623BB" w:rsidRDefault="00D53701" w:rsidP="00867702">
            <w:pPr>
              <w:jc w:val="center"/>
              <w:rPr>
                <w:color w:val="000000"/>
                <w:sz w:val="16"/>
                <w:szCs w:val="16"/>
              </w:rPr>
            </w:pPr>
            <w:r w:rsidRPr="000623BB">
              <w:rPr>
                <w:color w:val="000000"/>
                <w:sz w:val="16"/>
                <w:szCs w:val="16"/>
              </w:rPr>
              <w:t>26.108</w:t>
            </w:r>
          </w:p>
        </w:tc>
      </w:tr>
      <w:tr w:rsidR="00D53701" w:rsidRPr="00855FA7" w:rsidTr="00867702">
        <w:trPr>
          <w:trHeight w:val="288"/>
        </w:trPr>
        <w:tc>
          <w:tcPr>
            <w:tcW w:w="0" w:type="auto"/>
            <w:tcBorders>
              <w:top w:val="nil"/>
              <w:left w:val="nil"/>
              <w:right w:val="nil"/>
            </w:tcBorders>
            <w:shd w:val="clear" w:color="auto" w:fill="auto"/>
            <w:noWrap/>
            <w:vAlign w:val="bottom"/>
          </w:tcPr>
          <w:p w:rsidR="00D53701" w:rsidRPr="00855FA7" w:rsidRDefault="00D53701" w:rsidP="00867702">
            <w:pPr>
              <w:rPr>
                <w:sz w:val="16"/>
                <w:szCs w:val="16"/>
              </w:rPr>
            </w:pPr>
          </w:p>
        </w:tc>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tcBorders>
            <w:shd w:val="clear" w:color="auto" w:fill="auto"/>
            <w:noWrap/>
            <w:vAlign w:val="center"/>
          </w:tcPr>
          <w:p w:rsidR="00D53701" w:rsidRPr="00855FA7" w:rsidRDefault="00D53701" w:rsidP="00867702">
            <w:pPr>
              <w:jc w:val="center"/>
              <w:rPr>
                <w:color w:val="000000"/>
                <w:sz w:val="16"/>
                <w:szCs w:val="16"/>
              </w:rPr>
            </w:pPr>
          </w:p>
        </w:tc>
        <w:tc>
          <w:tcPr>
            <w:tcW w:w="0" w:type="auto"/>
            <w:tcBorders>
              <w:top w:val="nil"/>
              <w:left w:val="nil"/>
            </w:tcBorders>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855FA7" w:rsidRDefault="00D53701" w:rsidP="00867702">
            <w:pPr>
              <w:jc w:val="center"/>
              <w:rPr>
                <w:color w:val="000000"/>
                <w:sz w:val="16"/>
                <w:szCs w:val="16"/>
              </w:rPr>
            </w:pPr>
          </w:p>
        </w:tc>
        <w:tc>
          <w:tcPr>
            <w:tcW w:w="0" w:type="auto"/>
            <w:vAlign w:val="center"/>
          </w:tcPr>
          <w:p w:rsidR="00D53701" w:rsidRPr="00855FA7" w:rsidRDefault="00D53701" w:rsidP="00867702">
            <w:pPr>
              <w:jc w:val="center"/>
              <w:rPr>
                <w:color w:val="000000"/>
                <w:sz w:val="16"/>
                <w:szCs w:val="16"/>
              </w:rPr>
            </w:pPr>
          </w:p>
        </w:tc>
        <w:tc>
          <w:tcPr>
            <w:tcW w:w="0" w:type="auto"/>
            <w:vAlign w:val="center"/>
          </w:tcPr>
          <w:p w:rsidR="00D53701" w:rsidRPr="00855FA7" w:rsidRDefault="00D53701" w:rsidP="00867702">
            <w:pPr>
              <w:jc w:val="center"/>
              <w:rPr>
                <w:color w:val="000000"/>
                <w:sz w:val="16"/>
                <w:szCs w:val="16"/>
              </w:rPr>
            </w:pPr>
          </w:p>
        </w:tc>
        <w:tc>
          <w:tcPr>
            <w:tcW w:w="0" w:type="auto"/>
            <w:vAlign w:val="center"/>
          </w:tcPr>
          <w:p w:rsidR="00D53701" w:rsidRPr="00855FA7" w:rsidRDefault="00D53701" w:rsidP="00867702">
            <w:pPr>
              <w:jc w:val="center"/>
              <w:rPr>
                <w:color w:val="000000"/>
                <w:sz w:val="16"/>
                <w:szCs w:val="16"/>
              </w:rPr>
            </w:pPr>
          </w:p>
        </w:tc>
        <w:tc>
          <w:tcPr>
            <w:tcW w:w="0" w:type="auto"/>
            <w:vAlign w:val="center"/>
          </w:tcPr>
          <w:p w:rsidR="00D53701" w:rsidRPr="00855FA7" w:rsidRDefault="00D53701" w:rsidP="00867702">
            <w:pPr>
              <w:jc w:val="center"/>
              <w:rPr>
                <w:color w:val="000000"/>
                <w:sz w:val="16"/>
                <w:szCs w:val="16"/>
              </w:rPr>
            </w:pPr>
          </w:p>
        </w:tc>
        <w:tc>
          <w:tcPr>
            <w:tcW w:w="0" w:type="auto"/>
            <w:vAlign w:val="center"/>
          </w:tcPr>
          <w:p w:rsidR="00D53701" w:rsidRPr="00855FA7" w:rsidRDefault="00D53701" w:rsidP="00867702">
            <w:pPr>
              <w:jc w:val="center"/>
              <w:rPr>
                <w:color w:val="000000"/>
                <w:sz w:val="16"/>
                <w:szCs w:val="16"/>
              </w:rPr>
            </w:pP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sz w:val="16"/>
                <w:szCs w:val="16"/>
              </w:rPr>
            </w:pPr>
          </w:p>
        </w:tc>
        <w:tc>
          <w:tcPr>
            <w:tcW w:w="0" w:type="auto"/>
            <w:gridSpan w:val="6"/>
            <w:tcBorders>
              <w:top w:val="nil"/>
              <w:left w:val="nil"/>
              <w:bottom w:val="single" w:sz="4" w:space="0" w:color="auto"/>
            </w:tcBorders>
            <w:shd w:val="clear" w:color="auto" w:fill="auto"/>
            <w:noWrap/>
            <w:vAlign w:val="center"/>
          </w:tcPr>
          <w:p w:rsidR="00D53701" w:rsidRPr="00855FA7" w:rsidRDefault="00D53701" w:rsidP="00867702">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gridSpan w:val="6"/>
            <w:tcBorders>
              <w:top w:val="nil"/>
              <w:left w:val="nil"/>
              <w:bottom w:val="single" w:sz="4" w:space="0" w:color="auto"/>
            </w:tcBorders>
            <w:vAlign w:val="center"/>
          </w:tcPr>
          <w:p w:rsidR="00D53701" w:rsidRPr="00855FA7" w:rsidRDefault="00D53701" w:rsidP="00867702">
            <w:pPr>
              <w:jc w:val="center"/>
              <w:rPr>
                <w:color w:val="000000"/>
                <w:sz w:val="16"/>
                <w:szCs w:val="16"/>
              </w:rPr>
            </w:pPr>
            <w:r>
              <w:rPr>
                <w:color w:val="000000"/>
                <w:sz w:val="16"/>
                <w:szCs w:val="16"/>
              </w:rPr>
              <w:t>With the Whole Booking Curve (Robust Test)</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sz w:val="16"/>
                <w:szCs w:val="16"/>
              </w:rPr>
            </w:pPr>
          </w:p>
        </w:tc>
        <w:tc>
          <w:tcPr>
            <w:tcW w:w="0" w:type="auto"/>
            <w:tcBorders>
              <w:top w:val="single" w:sz="4" w:space="0" w:color="auto"/>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Time (s)</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single" w:sz="4" w:space="0" w:color="auto"/>
              <w:left w:val="nil"/>
              <w:right w:val="nil"/>
            </w:tcBorders>
            <w:vAlign w:val="center"/>
          </w:tcPr>
          <w:p w:rsidR="00D53701" w:rsidRPr="00855FA7" w:rsidRDefault="00D53701" w:rsidP="00867702">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rsidR="00D53701" w:rsidRPr="00855FA7" w:rsidRDefault="00D53701" w:rsidP="00867702">
            <w:pPr>
              <w:jc w:val="center"/>
              <w:rPr>
                <w:color w:val="000000"/>
                <w:sz w:val="16"/>
                <w:szCs w:val="16"/>
              </w:rPr>
            </w:pPr>
            <w:r w:rsidRPr="00855FA7">
              <w:rPr>
                <w:color w:val="000000"/>
                <w:sz w:val="16"/>
                <w:szCs w:val="16"/>
              </w:rPr>
              <w:t>Time (s)</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Additive Pickup</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136</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025</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5.407</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78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33</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32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136</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Multiplicative Pickup</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137</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0.613</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917</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8.833</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008</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10</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137</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064</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02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5.34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796</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05</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97</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29</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33.730</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4.535</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14.67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7.32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386</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402</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197.364</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8.631</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46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318</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8.175</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31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408</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24.257</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830</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397</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092</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7.857</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56</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355</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2.537</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096</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1.03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5.612</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7.062</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0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99</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156</w:t>
            </w:r>
          </w:p>
        </w:tc>
      </w:tr>
      <w:tr w:rsidR="00D53701" w:rsidRPr="00855FA7" w:rsidTr="00867702">
        <w:trPr>
          <w:trHeight w:val="288"/>
        </w:trPr>
        <w:tc>
          <w:tcPr>
            <w:tcW w:w="0" w:type="auto"/>
            <w:tcBorders>
              <w:top w:val="nil"/>
              <w:left w:val="nil"/>
              <w:right w:val="nil"/>
            </w:tcBorders>
            <w:shd w:val="clear" w:color="auto" w:fill="auto"/>
            <w:noWrap/>
            <w:vAlign w:val="center"/>
          </w:tcPr>
          <w:p w:rsidR="00D53701" w:rsidRPr="00855FA7" w:rsidRDefault="00D53701" w:rsidP="00867702">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174.460</w:t>
            </w:r>
          </w:p>
        </w:tc>
        <w:tc>
          <w:tcPr>
            <w:tcW w:w="0" w:type="auto"/>
            <w:tcBorders>
              <w:top w:val="nil"/>
              <w:left w:val="nil"/>
            </w:tcBorders>
            <w:vAlign w:val="center"/>
          </w:tcPr>
          <w:p w:rsidR="00D53701" w:rsidRPr="00855FA7" w:rsidRDefault="00D53701" w:rsidP="00867702">
            <w:pPr>
              <w:jc w:val="center"/>
              <w:rPr>
                <w:color w:val="000000"/>
                <w:sz w:val="16"/>
                <w:szCs w:val="16"/>
              </w:rPr>
            </w:pPr>
          </w:p>
        </w:tc>
        <w:tc>
          <w:tcPr>
            <w:tcW w:w="0" w:type="auto"/>
            <w:tcBorders>
              <w:top w:val="nil"/>
              <w:left w:val="nil"/>
              <w:right w:val="nil"/>
            </w:tcBorders>
            <w:vAlign w:val="center"/>
          </w:tcPr>
          <w:p w:rsidR="00D53701" w:rsidRPr="00A81F31" w:rsidRDefault="00D53701" w:rsidP="00867702">
            <w:pPr>
              <w:jc w:val="center"/>
              <w:rPr>
                <w:color w:val="000000"/>
                <w:sz w:val="16"/>
                <w:szCs w:val="16"/>
              </w:rPr>
            </w:pPr>
            <w:r w:rsidRPr="00A81F31">
              <w:rPr>
                <w:color w:val="000000"/>
                <w:sz w:val="16"/>
                <w:szCs w:val="16"/>
              </w:rPr>
              <w:t>0.90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5.394</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6.771</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166</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0.268</w:t>
            </w:r>
          </w:p>
        </w:tc>
        <w:tc>
          <w:tcPr>
            <w:tcW w:w="0" w:type="auto"/>
            <w:vAlign w:val="center"/>
          </w:tcPr>
          <w:p w:rsidR="00D53701" w:rsidRPr="00A81F31" w:rsidRDefault="00D53701" w:rsidP="00867702">
            <w:pPr>
              <w:jc w:val="center"/>
              <w:rPr>
                <w:color w:val="000000"/>
                <w:sz w:val="16"/>
                <w:szCs w:val="16"/>
              </w:rPr>
            </w:pPr>
            <w:r w:rsidRPr="00A81F31">
              <w:rPr>
                <w:color w:val="000000"/>
                <w:sz w:val="16"/>
                <w:szCs w:val="16"/>
              </w:rPr>
              <w:t>330.700</w:t>
            </w:r>
          </w:p>
        </w:tc>
      </w:tr>
      <w:tr w:rsidR="00D53701" w:rsidRPr="00855FA7" w:rsidTr="00867702">
        <w:trPr>
          <w:trHeight w:val="288"/>
        </w:trPr>
        <w:tc>
          <w:tcPr>
            <w:tcW w:w="0" w:type="auto"/>
            <w:tcBorders>
              <w:top w:val="nil"/>
              <w:left w:val="nil"/>
              <w:bottom w:val="double" w:sz="4" w:space="0" w:color="auto"/>
              <w:right w:val="nil"/>
            </w:tcBorders>
            <w:shd w:val="clear" w:color="auto" w:fill="auto"/>
            <w:noWrap/>
            <w:vAlign w:val="center"/>
          </w:tcPr>
          <w:p w:rsidR="00D53701" w:rsidRPr="00855FA7" w:rsidRDefault="00D53701" w:rsidP="00867702">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rsidR="00D53701" w:rsidRPr="00A81F31" w:rsidRDefault="00D53701" w:rsidP="00867702">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rsidR="00D53701" w:rsidRPr="00855FA7" w:rsidRDefault="00D53701" w:rsidP="00867702">
            <w:pPr>
              <w:jc w:val="center"/>
              <w:rPr>
                <w:color w:val="000000"/>
                <w:sz w:val="16"/>
                <w:szCs w:val="16"/>
              </w:rPr>
            </w:pPr>
          </w:p>
        </w:tc>
        <w:tc>
          <w:tcPr>
            <w:tcW w:w="0" w:type="auto"/>
            <w:tcBorders>
              <w:top w:val="nil"/>
              <w:left w:val="nil"/>
              <w:bottom w:val="double" w:sz="4" w:space="0" w:color="auto"/>
              <w:right w:val="nil"/>
            </w:tcBorders>
            <w:vAlign w:val="center"/>
          </w:tcPr>
          <w:p w:rsidR="00D53701" w:rsidRPr="00A81F31" w:rsidRDefault="00D53701" w:rsidP="00867702">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rsidR="00D53701" w:rsidRPr="00A81F31" w:rsidRDefault="00D53701" w:rsidP="00867702">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rsidR="00D53701" w:rsidRPr="00A81F31" w:rsidRDefault="00D53701" w:rsidP="00867702">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rsidR="00D53701" w:rsidRPr="00A81F31" w:rsidRDefault="00D53701" w:rsidP="00867702">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rsidR="00D53701" w:rsidRPr="00A81F31" w:rsidRDefault="00D53701" w:rsidP="00867702">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rsidR="00D53701" w:rsidRPr="00A81F31" w:rsidRDefault="00D53701" w:rsidP="00867702">
            <w:pPr>
              <w:jc w:val="center"/>
              <w:rPr>
                <w:color w:val="000000"/>
                <w:sz w:val="16"/>
                <w:szCs w:val="16"/>
              </w:rPr>
            </w:pPr>
            <w:r w:rsidRPr="00A81F31">
              <w:rPr>
                <w:color w:val="000000"/>
                <w:sz w:val="16"/>
                <w:szCs w:val="16"/>
              </w:rPr>
              <w:t>21.096</w:t>
            </w:r>
          </w:p>
        </w:tc>
      </w:tr>
    </w:tbl>
    <w:p w:rsidR="00CD429C" w:rsidRDefault="00CD429C" w:rsidP="003C287C">
      <w:pPr>
        <w:pStyle w:val="PARAIndent"/>
      </w:pPr>
    </w:p>
    <w:p w:rsidR="00524C3F" w:rsidRPr="00524C3F" w:rsidRDefault="003C287C" w:rsidP="00D909D1">
      <w:pPr>
        <w:pStyle w:val="PARAIndent"/>
        <w:spacing w:after="120"/>
        <w:ind w:firstLine="202"/>
      </w:pPr>
      <w:r w:rsidRPr="00524C3F">
        <w:t>To test H2, we build models with all existed ROHs on the realized booking curve. The models here for additive pickup and multiplicative pickup are identical to models where only the newest ROH is used</w:t>
      </w:r>
      <w:r w:rsidR="006D2178" w:rsidRPr="00524C3F">
        <w:t xml:space="preserve">. As a result, </w:t>
      </w:r>
      <w:r w:rsidR="00524C3F" w:rsidRPr="00524C3F">
        <w:t xml:space="preserve">both pickup models and regression perform superior in this experiment. Machine learning models overall still have lower biases, while regression has the lowest MAE of 5.252 followed by SVR with 5.339. Multiplicative pickup generates a lower percentage errors, however, its variance is </w:t>
      </w:r>
      <w:r w:rsidR="00524C3F" w:rsidRPr="00524C3F">
        <w:lastRenderedPageBreak/>
        <w:t xml:space="preserve">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second 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rsidR="00990973" w:rsidRDefault="00751D9F" w:rsidP="00990973">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w:t>
      </w:r>
      <w:r w:rsidR="009918DA">
        <w:t xml:space="preserve">biases and higher </w:t>
      </w:r>
      <w:proofErr w:type="gramStart"/>
      <w:r w:rsidR="009918DA">
        <w:t>accuracy,</w:t>
      </w:r>
      <w:proofErr w:type="gramEnd"/>
      <w:r w:rsidR="009918DA">
        <w:t xml:space="preserve"> however, it generates very high standard deviation errors. Overall, when all existed</w:t>
      </w:r>
      <w:r w:rsidR="0011430B">
        <w:t xml:space="preserve"> ROHs on the booking curve are used</w:t>
      </w:r>
      <w:r w:rsidR="00140146">
        <w:t>, regression</w:t>
      </w:r>
      <w:r w:rsidR="00F4270A">
        <w:t xml:space="preserve">, SVR, and Random Forest models tend to have higher accuracy and lower biases without generating </w:t>
      </w:r>
      <w:r w:rsidR="00077374">
        <w:t xml:space="preserve">unstable results. Therefore, we partially reject H2 which believes that machine learning models generate superior results since regression has decent performance as well. </w:t>
      </w:r>
    </w:p>
    <w:p w:rsidR="00D26CFE" w:rsidRPr="00990973" w:rsidRDefault="00460A89" w:rsidP="00990973">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w:t>
      </w:r>
      <w:r w:rsidR="00D26CFE">
        <w:t xml:space="preserve">Take </w:t>
      </w:r>
      <w:r w:rsidRPr="00460A89">
        <w:t xml:space="preserve">Support Vector Regression model </w:t>
      </w:r>
      <w:r w:rsidR="00D26CFE">
        <w:t xml:space="preserve">as the example, </w:t>
      </w:r>
      <w:r w:rsidRPr="00460A89">
        <w:t>in this current research</w:t>
      </w:r>
      <w:r w:rsidR="00D26CFE">
        <w:t>, we</w:t>
      </w:r>
      <w:r w:rsidRPr="00460A89">
        <w:t xml:space="preserve"> tested for kernel shape to narrow down the optimal shape first, then it tested five </w:t>
      </w:r>
      <m:oMath>
        <m:r>
          <w:rPr>
            <w:rFonts w:ascii="Cambria Math" w:hAnsi="Cambria Math"/>
          </w:rPr>
          <m:t>γ</m:t>
        </m:r>
      </m:oMath>
      <w:r w:rsidRPr="00460A89">
        <w:t xml:space="preserve"> value</w:t>
      </w:r>
      <w:r w:rsidR="00990973">
        <w:t>s (</w:t>
      </w:r>
      <w:r w:rsidR="00990973" w:rsidRPr="00460A89">
        <w:rPr>
          <w:highlight w:val="yellow"/>
        </w:rPr>
        <w:t>low gamma value, far reach, lower weight to the near-boundary vectors, more linear; vice versa</w:t>
      </w:r>
      <w:r w:rsidR="00990973">
        <w:t xml:space="preserve">). This procedure can be largely different depends on the specific case and computation power. </w:t>
      </w:r>
    </w:p>
    <w:p w:rsidR="000D4350" w:rsidRDefault="000D4350" w:rsidP="00460A89">
      <w:pPr>
        <w:pStyle w:val="PARAIndent"/>
      </w:pPr>
      <w:r>
        <w:t xml:space="preserve">To dig deeper into the model performances </w:t>
      </w:r>
      <w:r w:rsidR="003E2A12">
        <w:t xml:space="preserve">changing with time, </w:t>
      </w:r>
      <w:r w:rsidR="00C374D5">
        <w:t xml:space="preserve">we </w:t>
      </w:r>
      <w:r w:rsidR="00C935B6">
        <w:t>visualize the performance of five models which perform</w:t>
      </w:r>
      <w:r w:rsidR="00B21C52">
        <w:t xml:space="preserve"> well considering all metric: regression, SVR, additive pickup, and Random Forest. </w:t>
      </w:r>
    </w:p>
    <w:p w:rsidR="000D4350" w:rsidRDefault="000D4350" w:rsidP="00460A89">
      <w:pPr>
        <w:pStyle w:val="PARAIndent"/>
      </w:pP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3C3D65" w:rsidRDefault="003C3D65" w:rsidP="00460A89">
      <w:pPr>
        <w:pStyle w:val="H1NoSpace"/>
      </w:pPr>
    </w:p>
    <w:p w:rsidR="00460A89" w:rsidRDefault="00460A89" w:rsidP="00460A89">
      <w:pPr>
        <w:pStyle w:val="H1NoSpace"/>
      </w:pPr>
      <w:r>
        <w:t>CONCLUSIONS AND DISCUSSIONS</w:t>
      </w:r>
    </w:p>
    <w:p w:rsidR="009E6EE0" w:rsidRDefault="009E6EE0" w:rsidP="009E6EE0">
      <w:pPr>
        <w:pStyle w:val="PARAIndent"/>
      </w:pPr>
      <w:r w:rsidRPr="009E6EE0">
        <w:t xml:space="preserve">On average, pick up models embedded with machine learning approaches were shown to have higher accuracy than classic pick up models. </w:t>
      </w:r>
    </w:p>
    <w:p w:rsidR="00881AA0" w:rsidRDefault="00881AA0" w:rsidP="009E6EE0">
      <w:pPr>
        <w:pStyle w:val="PARAIndent"/>
      </w:pPr>
      <w:r w:rsidRPr="00881AA0">
        <w:rPr>
          <w:highlight w:val="yellow"/>
        </w:rPr>
        <w:t>(situations where pickup models are performing better)</w:t>
      </w:r>
    </w:p>
    <w:p w:rsidR="00881AA0" w:rsidRDefault="00881AA0" w:rsidP="009E6EE0">
      <w:pPr>
        <w:pStyle w:val="PARAIndent"/>
      </w:pPr>
      <w:r>
        <w:t>Additive pickup model</w:t>
      </w:r>
      <w:r w:rsidR="00C10AB5">
        <w:t xml:space="preserve"> is</w:t>
      </w:r>
      <w:r>
        <w:t xml:space="preserve"> suitable for situations that there’s no significant changes between today and future. Therefore, for properties or areas </w:t>
      </w:r>
      <w:r w:rsidR="00C10AB5">
        <w:t xml:space="preserve">the hotel demand is usually regular and stable, additive pickup might be a good option. </w:t>
      </w:r>
    </w:p>
    <w:p w:rsidR="00C10AB5" w:rsidRPr="009E6EE0" w:rsidRDefault="00C10AB5" w:rsidP="009E6EE0">
      <w:pPr>
        <w:pStyle w:val="PARAIndent"/>
      </w:pPr>
      <w:r>
        <w:t xml:space="preserve">Multiplicative pickup model, </w:t>
      </w:r>
      <w:r w:rsidR="00291D49">
        <w:t>on the other hand, is more unstable, especially in far future forecast. Given the multiplier is small when booking window is long, multiplicative pickup will generate</w:t>
      </w:r>
      <w:r w:rsidR="00EF5FD4">
        <w:t xml:space="preserve"> extremely high predictions, which might drag the overall accuracy. However, for </w:t>
      </w:r>
      <w:r w:rsidR="00E0585A">
        <w:t>closer</w:t>
      </w:r>
      <w:r w:rsidR="00EF5FD4">
        <w:t xml:space="preserve"> prediction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lastRenderedPageBreak/>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6D2178" w:rsidRDefault="00D6550C" w:rsidP="00D6550C">
      <w:pPr>
        <w:pStyle w:val="PARAIndent"/>
        <w:sectPr w:rsidR="006D2178" w:rsidSect="00D53701">
          <w:type w:val="continuous"/>
          <w:pgSz w:w="11520" w:h="15660" w:code="1"/>
          <w:pgMar w:top="1300" w:right="740" w:bottom="1040" w:left="740" w:header="360" w:footer="640" w:gutter="0"/>
          <w:cols w:space="400"/>
          <w:docGrid w:linePitch="360"/>
        </w:sectPr>
      </w:pPr>
      <w:r w:rsidRPr="00D6550C">
        <w:fldChar w:fldCharType="end"/>
      </w:r>
    </w:p>
    <w:p w:rsidR="00CA2988" w:rsidRDefault="00CA2988" w:rsidP="00CA2988">
      <w:pPr>
        <w:pStyle w:val="PARA"/>
      </w:pPr>
    </w:p>
    <w:p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05D6B" w:rsidRDefault="00605D6B">
      <w:r>
        <w:separator/>
      </w:r>
    </w:p>
  </w:endnote>
  <w:endnote w:type="continuationSeparator" w:id="0">
    <w:p w:rsidR="00605D6B" w:rsidRDefault="00605D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52C2E" w:rsidRPr="00B979BB" w:rsidRDefault="00E52C2E"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52C2E" w:rsidRPr="00B979BB" w:rsidRDefault="00E52C2E"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05D6B" w:rsidRDefault="00605D6B">
      <w:r>
        <w:separator/>
      </w:r>
    </w:p>
  </w:footnote>
  <w:footnote w:type="continuationSeparator" w:id="0">
    <w:p w:rsidR="00605D6B" w:rsidRDefault="00605D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E52C2E" w:rsidRPr="00E721A9" w:rsidRDefault="00E52C2E"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4447"/>
    <w:rsid w:val="000E6012"/>
    <w:rsid w:val="000F25D7"/>
    <w:rsid w:val="0010090B"/>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E38"/>
    <w:rsid w:val="00134A06"/>
    <w:rsid w:val="0014000F"/>
    <w:rsid w:val="00140146"/>
    <w:rsid w:val="00141D98"/>
    <w:rsid w:val="0016308D"/>
    <w:rsid w:val="00164873"/>
    <w:rsid w:val="001661D9"/>
    <w:rsid w:val="00166BEA"/>
    <w:rsid w:val="00170818"/>
    <w:rsid w:val="0017288F"/>
    <w:rsid w:val="00174020"/>
    <w:rsid w:val="00174743"/>
    <w:rsid w:val="00175E6E"/>
    <w:rsid w:val="00176753"/>
    <w:rsid w:val="001777E5"/>
    <w:rsid w:val="00182839"/>
    <w:rsid w:val="00186EFD"/>
    <w:rsid w:val="0019262C"/>
    <w:rsid w:val="001955E9"/>
    <w:rsid w:val="001A7827"/>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1D49"/>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44A"/>
    <w:rsid w:val="00330A48"/>
    <w:rsid w:val="00336F3D"/>
    <w:rsid w:val="0034128C"/>
    <w:rsid w:val="003415A6"/>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E17F3"/>
    <w:rsid w:val="003E2A12"/>
    <w:rsid w:val="003E776E"/>
    <w:rsid w:val="003F00F5"/>
    <w:rsid w:val="003F13BC"/>
    <w:rsid w:val="003F7D7E"/>
    <w:rsid w:val="00401839"/>
    <w:rsid w:val="00402953"/>
    <w:rsid w:val="00410A00"/>
    <w:rsid w:val="0041108E"/>
    <w:rsid w:val="004127AE"/>
    <w:rsid w:val="0041399D"/>
    <w:rsid w:val="00417315"/>
    <w:rsid w:val="00420CA6"/>
    <w:rsid w:val="00422716"/>
    <w:rsid w:val="0042338B"/>
    <w:rsid w:val="00437318"/>
    <w:rsid w:val="004409C3"/>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4B13"/>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67B3"/>
    <w:rsid w:val="004E1441"/>
    <w:rsid w:val="004F105E"/>
    <w:rsid w:val="004F2C2F"/>
    <w:rsid w:val="004F7211"/>
    <w:rsid w:val="004F7DF3"/>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3ACC"/>
    <w:rsid w:val="005D6C52"/>
    <w:rsid w:val="005E0BAE"/>
    <w:rsid w:val="005E0E65"/>
    <w:rsid w:val="005E1970"/>
    <w:rsid w:val="005E36FF"/>
    <w:rsid w:val="005E5941"/>
    <w:rsid w:val="005E60F5"/>
    <w:rsid w:val="005F36BF"/>
    <w:rsid w:val="005F7D12"/>
    <w:rsid w:val="00604D84"/>
    <w:rsid w:val="00605D6B"/>
    <w:rsid w:val="0060727F"/>
    <w:rsid w:val="00607722"/>
    <w:rsid w:val="006130A7"/>
    <w:rsid w:val="00615BE6"/>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B0525"/>
    <w:rsid w:val="006B24AE"/>
    <w:rsid w:val="006B6C9F"/>
    <w:rsid w:val="006C2A2F"/>
    <w:rsid w:val="006C599B"/>
    <w:rsid w:val="006D02FC"/>
    <w:rsid w:val="006D096B"/>
    <w:rsid w:val="006D1C2A"/>
    <w:rsid w:val="006D2063"/>
    <w:rsid w:val="006D2178"/>
    <w:rsid w:val="006D2F5B"/>
    <w:rsid w:val="006D446E"/>
    <w:rsid w:val="006D4A1A"/>
    <w:rsid w:val="006D69CB"/>
    <w:rsid w:val="006D6A18"/>
    <w:rsid w:val="006D6BB5"/>
    <w:rsid w:val="006D7BFC"/>
    <w:rsid w:val="006F2B5E"/>
    <w:rsid w:val="006F6F42"/>
    <w:rsid w:val="0070502C"/>
    <w:rsid w:val="00705D87"/>
    <w:rsid w:val="007074FD"/>
    <w:rsid w:val="0070798C"/>
    <w:rsid w:val="00710344"/>
    <w:rsid w:val="0071345A"/>
    <w:rsid w:val="00720592"/>
    <w:rsid w:val="00721E50"/>
    <w:rsid w:val="00722FB0"/>
    <w:rsid w:val="00723860"/>
    <w:rsid w:val="007268F5"/>
    <w:rsid w:val="00731792"/>
    <w:rsid w:val="00732067"/>
    <w:rsid w:val="0074666A"/>
    <w:rsid w:val="00751D9F"/>
    <w:rsid w:val="00754771"/>
    <w:rsid w:val="007573E5"/>
    <w:rsid w:val="00757A59"/>
    <w:rsid w:val="00765478"/>
    <w:rsid w:val="00765EFC"/>
    <w:rsid w:val="00767D54"/>
    <w:rsid w:val="00777554"/>
    <w:rsid w:val="00777FC6"/>
    <w:rsid w:val="0078331C"/>
    <w:rsid w:val="00785008"/>
    <w:rsid w:val="007858CC"/>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C2D"/>
    <w:rsid w:val="00845327"/>
    <w:rsid w:val="0084556B"/>
    <w:rsid w:val="0084716E"/>
    <w:rsid w:val="00850523"/>
    <w:rsid w:val="00853F30"/>
    <w:rsid w:val="008540B3"/>
    <w:rsid w:val="0085574D"/>
    <w:rsid w:val="00855E21"/>
    <w:rsid w:val="00855FA7"/>
    <w:rsid w:val="00856CFF"/>
    <w:rsid w:val="0086016B"/>
    <w:rsid w:val="00860963"/>
    <w:rsid w:val="008612B0"/>
    <w:rsid w:val="00864000"/>
    <w:rsid w:val="0086403E"/>
    <w:rsid w:val="00865D5B"/>
    <w:rsid w:val="008773E5"/>
    <w:rsid w:val="00881AA0"/>
    <w:rsid w:val="00881AEC"/>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0638F"/>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3184"/>
    <w:rsid w:val="00A33525"/>
    <w:rsid w:val="00A34F5B"/>
    <w:rsid w:val="00A36342"/>
    <w:rsid w:val="00A42896"/>
    <w:rsid w:val="00A42EF6"/>
    <w:rsid w:val="00A43179"/>
    <w:rsid w:val="00A44011"/>
    <w:rsid w:val="00A44937"/>
    <w:rsid w:val="00A44E05"/>
    <w:rsid w:val="00A4771A"/>
    <w:rsid w:val="00A47A82"/>
    <w:rsid w:val="00A50D78"/>
    <w:rsid w:val="00A52005"/>
    <w:rsid w:val="00A53223"/>
    <w:rsid w:val="00A57BE7"/>
    <w:rsid w:val="00A6563F"/>
    <w:rsid w:val="00A67F48"/>
    <w:rsid w:val="00A704D5"/>
    <w:rsid w:val="00A70752"/>
    <w:rsid w:val="00A75C80"/>
    <w:rsid w:val="00A7774E"/>
    <w:rsid w:val="00A81F31"/>
    <w:rsid w:val="00A834F1"/>
    <w:rsid w:val="00A86654"/>
    <w:rsid w:val="00A86C97"/>
    <w:rsid w:val="00A86DE0"/>
    <w:rsid w:val="00A86E28"/>
    <w:rsid w:val="00A92AC5"/>
    <w:rsid w:val="00A93E28"/>
    <w:rsid w:val="00AA236B"/>
    <w:rsid w:val="00AA701D"/>
    <w:rsid w:val="00AB4207"/>
    <w:rsid w:val="00AC26D1"/>
    <w:rsid w:val="00AD0FD6"/>
    <w:rsid w:val="00AD7994"/>
    <w:rsid w:val="00AE31C7"/>
    <w:rsid w:val="00AE3911"/>
    <w:rsid w:val="00AE3E20"/>
    <w:rsid w:val="00AE709A"/>
    <w:rsid w:val="00AF5C1A"/>
    <w:rsid w:val="00AF7E75"/>
    <w:rsid w:val="00B00868"/>
    <w:rsid w:val="00B06847"/>
    <w:rsid w:val="00B07042"/>
    <w:rsid w:val="00B071FD"/>
    <w:rsid w:val="00B1245E"/>
    <w:rsid w:val="00B159DB"/>
    <w:rsid w:val="00B21C52"/>
    <w:rsid w:val="00B24F0E"/>
    <w:rsid w:val="00B26903"/>
    <w:rsid w:val="00B342ED"/>
    <w:rsid w:val="00B40077"/>
    <w:rsid w:val="00B42160"/>
    <w:rsid w:val="00B45A43"/>
    <w:rsid w:val="00B45D4C"/>
    <w:rsid w:val="00B5501D"/>
    <w:rsid w:val="00B55A3C"/>
    <w:rsid w:val="00B61668"/>
    <w:rsid w:val="00B6360C"/>
    <w:rsid w:val="00B65BFB"/>
    <w:rsid w:val="00B70AB8"/>
    <w:rsid w:val="00B7110A"/>
    <w:rsid w:val="00B73845"/>
    <w:rsid w:val="00B7694D"/>
    <w:rsid w:val="00B76BA6"/>
    <w:rsid w:val="00B76BE5"/>
    <w:rsid w:val="00B85469"/>
    <w:rsid w:val="00B902AE"/>
    <w:rsid w:val="00B9337F"/>
    <w:rsid w:val="00B94BF5"/>
    <w:rsid w:val="00B958C0"/>
    <w:rsid w:val="00B979BB"/>
    <w:rsid w:val="00B97F8D"/>
    <w:rsid w:val="00BA0D9F"/>
    <w:rsid w:val="00BA18F2"/>
    <w:rsid w:val="00BA7B2F"/>
    <w:rsid w:val="00BB4689"/>
    <w:rsid w:val="00BB5D21"/>
    <w:rsid w:val="00BB6C89"/>
    <w:rsid w:val="00BC1036"/>
    <w:rsid w:val="00BC2D8F"/>
    <w:rsid w:val="00BC4302"/>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07E08"/>
    <w:rsid w:val="00C10AB5"/>
    <w:rsid w:val="00C1435D"/>
    <w:rsid w:val="00C162ED"/>
    <w:rsid w:val="00C202C1"/>
    <w:rsid w:val="00C24FC8"/>
    <w:rsid w:val="00C2639C"/>
    <w:rsid w:val="00C263CC"/>
    <w:rsid w:val="00C34A5B"/>
    <w:rsid w:val="00C34DD6"/>
    <w:rsid w:val="00C36E6D"/>
    <w:rsid w:val="00C374D5"/>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77D45"/>
    <w:rsid w:val="00C8361D"/>
    <w:rsid w:val="00C868DA"/>
    <w:rsid w:val="00C93054"/>
    <w:rsid w:val="00C935B6"/>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29C"/>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1CF4"/>
    <w:rsid w:val="00D42162"/>
    <w:rsid w:val="00D44556"/>
    <w:rsid w:val="00D45F11"/>
    <w:rsid w:val="00D45F7B"/>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7E8F"/>
    <w:rsid w:val="00D81728"/>
    <w:rsid w:val="00D828C6"/>
    <w:rsid w:val="00D909D1"/>
    <w:rsid w:val="00D91FF4"/>
    <w:rsid w:val="00D92E7E"/>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51795"/>
    <w:rsid w:val="00E5277A"/>
    <w:rsid w:val="00E52C2E"/>
    <w:rsid w:val="00E53B52"/>
    <w:rsid w:val="00E56295"/>
    <w:rsid w:val="00E632AC"/>
    <w:rsid w:val="00E6491A"/>
    <w:rsid w:val="00E66762"/>
    <w:rsid w:val="00E721A9"/>
    <w:rsid w:val="00E75D00"/>
    <w:rsid w:val="00E75F3B"/>
    <w:rsid w:val="00E76648"/>
    <w:rsid w:val="00E86C0D"/>
    <w:rsid w:val="00E91452"/>
    <w:rsid w:val="00EA5D2D"/>
    <w:rsid w:val="00EB0BA5"/>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FD4"/>
    <w:rsid w:val="00F00C3D"/>
    <w:rsid w:val="00F035C6"/>
    <w:rsid w:val="00F06E6E"/>
    <w:rsid w:val="00F11CFC"/>
    <w:rsid w:val="00F17FA4"/>
    <w:rsid w:val="00F21756"/>
    <w:rsid w:val="00F22CEC"/>
    <w:rsid w:val="00F2502E"/>
    <w:rsid w:val="00F2743A"/>
    <w:rsid w:val="00F275B8"/>
    <w:rsid w:val="00F30EB0"/>
    <w:rsid w:val="00F35BA4"/>
    <w:rsid w:val="00F374DD"/>
    <w:rsid w:val="00F419EF"/>
    <w:rsid w:val="00F4270A"/>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DB89A0"/>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711423120">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826124189">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8</TotalTime>
  <Pages>8</Pages>
  <Words>5256</Words>
  <Characters>29961</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5147</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15</cp:revision>
  <cp:lastPrinted>2017-09-13T20:58:00Z</cp:lastPrinted>
  <dcterms:created xsi:type="dcterms:W3CDTF">2020-06-18T13:35:00Z</dcterms:created>
  <dcterms:modified xsi:type="dcterms:W3CDTF">2020-07-17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